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527A6B" w:rsidRDefault="00B92DDB" w:rsidP="00527A6B">
      <w:pPr>
        <w:jc w:val="center"/>
      </w:pPr>
      <w:r>
        <w:rPr>
          <w:noProof/>
          <w:lang w:eastAsia="es-CO"/>
        </w:rPr>
        <w:drawing>
          <wp:inline distT="0" distB="0" distL="0" distR="0" wp14:anchorId="20AC531D" wp14:editId="0DFD448C">
            <wp:extent cx="2199454" cy="698835"/>
            <wp:effectExtent l="0" t="0" r="0" b="0"/>
            <wp:docPr id="4" name="Picture 4" descr="Image result for politecnico grancolombian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politecnico grancolombiano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10038" cy="7339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</w:p>
    <w:p w:rsidR="00527A6B" w:rsidRDefault="00527A6B" w:rsidP="00527A6B">
      <w:pPr>
        <w:jc w:val="center"/>
      </w:pPr>
      <w:r>
        <w:rPr>
          <w:rFonts w:ascii="Times New Roman" w:hAnsi="Times New Roman"/>
          <w:b/>
          <w:bCs/>
          <w:color w:val="000000"/>
          <w:spacing w:val="-1"/>
        </w:rPr>
        <w:t>&lt;Titulo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&lt;Nombres&gt;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</w:p>
    <w:p w:rsidR="00527A6B" w:rsidRPr="00347EAA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>
        <w:rPr>
          <w:rFonts w:ascii="Times New Roman" w:hAnsi="Times New Roman"/>
          <w:b/>
          <w:bCs/>
          <w:color w:val="000000"/>
          <w:spacing w:val="-1"/>
        </w:rPr>
        <w:t>DOCUMENTO DE ARQUITECTURA</w:t>
      </w:r>
      <w:r w:rsidR="00112BD0">
        <w:rPr>
          <w:rFonts w:ascii="Times New Roman" w:hAnsi="Times New Roman"/>
          <w:b/>
          <w:bCs/>
          <w:color w:val="000000"/>
          <w:spacing w:val="-1"/>
        </w:rPr>
        <w:t xml:space="preserve"> DE SOFTWARE</w:t>
      </w:r>
    </w:p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Default="00527A6B" w:rsidP="00527A6B"/>
    <w:p w:rsidR="00527A6B" w:rsidRPr="006838EB" w:rsidRDefault="00527A6B" w:rsidP="00527A6B">
      <w:pPr>
        <w:jc w:val="center"/>
        <w:rPr>
          <w:rFonts w:ascii="Times New Roman" w:hAnsi="Times New Roman"/>
          <w:b/>
          <w:bCs/>
          <w:color w:val="000000"/>
          <w:spacing w:val="-1"/>
        </w:rPr>
      </w:pPr>
      <w:r w:rsidRPr="006838EB">
        <w:rPr>
          <w:rFonts w:ascii="Times New Roman" w:hAnsi="Times New Roman"/>
          <w:b/>
          <w:bCs/>
          <w:color w:val="000000"/>
          <w:spacing w:val="-1"/>
        </w:rPr>
        <w:t xml:space="preserve">DIEGO ALBERTO RINCÓN YÁÑEZ </w:t>
      </w:r>
      <w:proofErr w:type="spellStart"/>
      <w:r>
        <w:rPr>
          <w:rFonts w:ascii="Times New Roman" w:hAnsi="Times New Roman"/>
          <w:b/>
          <w:bCs/>
          <w:color w:val="000000"/>
          <w:spacing w:val="-1"/>
        </w:rPr>
        <w:t>MCSc</w:t>
      </w:r>
      <w:proofErr w:type="spellEnd"/>
    </w:p>
    <w:p w:rsidR="00527A6B" w:rsidRDefault="00527A6B" w:rsidP="00527A6B">
      <w:r>
        <w:tab/>
      </w:r>
      <w:r>
        <w:tab/>
      </w:r>
      <w:r>
        <w:tab/>
      </w:r>
      <w:r>
        <w:tab/>
      </w:r>
      <w:r>
        <w:tab/>
      </w:r>
      <w:r>
        <w:tab/>
      </w:r>
    </w:p>
    <w:p w:rsidR="00527A6B" w:rsidRDefault="00527A6B" w:rsidP="00527A6B">
      <w:pPr>
        <w:jc w:val="center"/>
      </w:pPr>
    </w:p>
    <w:p w:rsidR="00A40F5A" w:rsidRDefault="00A40F5A"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s-ES" w:eastAsia="en-US"/>
        </w:rPr>
        <w:id w:val="79070898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A40F5A" w:rsidRDefault="00A40F5A" w:rsidP="00A40F5A">
          <w:pPr>
            <w:pStyle w:val="TOCHeading"/>
            <w:jc w:val="center"/>
          </w:pPr>
          <w:r>
            <w:rPr>
              <w:lang w:val="es-ES"/>
            </w:rPr>
            <w:t>Contenido</w:t>
          </w:r>
        </w:p>
        <w:p w:rsidR="00263FF9" w:rsidRDefault="00A40F5A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95507947" w:history="1">
            <w:r w:rsidR="00263FF9" w:rsidRPr="001C12A8">
              <w:rPr>
                <w:rStyle w:val="Hyperlink"/>
                <w:noProof/>
              </w:rPr>
              <w:t>Control de Camb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3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8" w:history="1">
            <w:r w:rsidR="00263FF9" w:rsidRPr="001C12A8">
              <w:rPr>
                <w:rStyle w:val="Hyperlink"/>
                <w:noProof/>
              </w:rPr>
              <w:t>Introduc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49" w:history="1">
            <w:r w:rsidR="00263FF9" w:rsidRPr="001C12A8">
              <w:rPr>
                <w:rStyle w:val="Hyperlink"/>
                <w:noProof/>
              </w:rPr>
              <w:t>Propósito y Alcanc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4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0" w:history="1">
            <w:r w:rsidR="00263FF9" w:rsidRPr="001C12A8">
              <w:rPr>
                <w:rStyle w:val="Hyperlink"/>
                <w:noProof/>
              </w:rPr>
              <w:t>Definiciones, Acrónimos y Abreviacion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1" w:history="1">
            <w:r w:rsidR="00263FF9" w:rsidRPr="001C12A8">
              <w:rPr>
                <w:rStyle w:val="Hyperlink"/>
                <w:noProof/>
              </w:rPr>
              <w:t>Organización del Documen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2" w:history="1">
            <w:r w:rsidR="00263FF9" w:rsidRPr="001C12A8">
              <w:rPr>
                <w:rStyle w:val="Hyperlink"/>
                <w:noProof/>
              </w:rPr>
              <w:t>Representación de Stalkeholder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3" w:history="1">
            <w:r w:rsidR="00263FF9" w:rsidRPr="001C12A8">
              <w:rPr>
                <w:rStyle w:val="Hyperlink"/>
                <w:noProof/>
              </w:rPr>
              <w:t>Definiciones de Puntos de Vist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4" w:history="1">
            <w:r w:rsidR="00263FF9" w:rsidRPr="001C12A8">
              <w:rPr>
                <w:rStyle w:val="Hyperlink"/>
                <w:noProof/>
              </w:rPr>
              <w:t>Punto de Vista Gerencial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5" w:history="1">
            <w:r w:rsidR="00263FF9" w:rsidRPr="001C12A8">
              <w:rPr>
                <w:rStyle w:val="Hyperlink"/>
                <w:noProof/>
              </w:rPr>
              <w:t>Punto de Vista Lógic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6" w:history="1">
            <w:r w:rsidR="00263FF9" w:rsidRPr="001C12A8">
              <w:rPr>
                <w:rStyle w:val="Hyperlink"/>
                <w:noProof/>
              </w:rPr>
              <w:t>Punto de Vista Técnic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7" w:history="1">
            <w:r w:rsidR="00263FF9" w:rsidRPr="001C12A8">
              <w:rPr>
                <w:rStyle w:val="Hyperlink"/>
                <w:noProof/>
              </w:rPr>
              <w:t>Antecedentes de la Arquitectur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8" w:history="1">
            <w:r w:rsidR="00263FF9" w:rsidRPr="001C12A8">
              <w:rPr>
                <w:rStyle w:val="Hyperlink"/>
                <w:noProof/>
              </w:rPr>
              <w:t>Antecedentes del Probl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59" w:history="1">
            <w:r w:rsidR="00263FF9" w:rsidRPr="001C12A8">
              <w:rPr>
                <w:rStyle w:val="Hyperlink"/>
                <w:noProof/>
              </w:rPr>
              <w:t>Visión General del Sistem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5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0" w:history="1">
            <w:r w:rsidR="00263FF9" w:rsidRPr="001C12A8">
              <w:rPr>
                <w:rStyle w:val="Hyperlink"/>
                <w:noProof/>
              </w:rPr>
              <w:t>Objetivos y Context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4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1" w:history="1">
            <w:r w:rsidR="00263FF9" w:rsidRPr="001C12A8">
              <w:rPr>
                <w:rStyle w:val="Hyperlink"/>
                <w:noProof/>
              </w:rPr>
              <w:t>Vist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2" w:history="1">
            <w:r w:rsidR="00263FF9" w:rsidRPr="001C12A8">
              <w:rPr>
                <w:rStyle w:val="Hyperlink"/>
                <w:noProof/>
              </w:rPr>
              <w:t>Vistas Estructural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2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3" w:history="1">
            <w:r w:rsidR="00263FF9" w:rsidRPr="001C12A8">
              <w:rPr>
                <w:rStyle w:val="Hyperlink"/>
                <w:noProof/>
              </w:rPr>
              <w:t>Vista de Componente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3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4" w:history="1">
            <w:r w:rsidR="00263FF9" w:rsidRPr="001C12A8">
              <w:rPr>
                <w:rStyle w:val="Hyperlink"/>
                <w:noProof/>
              </w:rPr>
              <w:t>Capa de Utilitari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4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5" w:history="1">
            <w:r w:rsidR="00263FF9" w:rsidRPr="001C12A8">
              <w:rPr>
                <w:rStyle w:val="Hyperlink"/>
                <w:noProof/>
              </w:rPr>
              <w:t>Capa de Acceso a Dato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5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6" w:history="1">
            <w:r w:rsidR="00263FF9" w:rsidRPr="001C12A8">
              <w:rPr>
                <w:rStyle w:val="Hyperlink"/>
                <w:noProof/>
              </w:rPr>
              <w:t>Capa de Negoc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6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3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7" w:history="1">
            <w:r w:rsidR="00263FF9" w:rsidRPr="001C12A8">
              <w:rPr>
                <w:rStyle w:val="Hyperlink"/>
                <w:noProof/>
              </w:rPr>
              <w:t>Capa de Presentación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7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2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8" w:history="1">
            <w:r w:rsidR="00263FF9" w:rsidRPr="001C12A8">
              <w:rPr>
                <w:rStyle w:val="Hyperlink"/>
                <w:noProof/>
              </w:rPr>
              <w:t>Vista de Despliegue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8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69" w:history="1">
            <w:r w:rsidR="00263FF9" w:rsidRPr="001C12A8">
              <w:rPr>
                <w:rStyle w:val="Hyperlink"/>
                <w:noProof/>
                <w:lang w:val="en-US"/>
              </w:rPr>
              <w:t>Referencias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69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0" w:history="1">
            <w:r w:rsidR="00263FF9" w:rsidRPr="001C12A8">
              <w:rPr>
                <w:rStyle w:val="Hyperlink"/>
                <w:noProof/>
                <w:lang w:val="en-US"/>
              </w:rPr>
              <w:t>Glosario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0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5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263FF9" w:rsidRDefault="00E85775">
          <w:pPr>
            <w:pStyle w:val="TOC1"/>
            <w:tabs>
              <w:tab w:val="right" w:leader="dot" w:pos="8774"/>
            </w:tabs>
            <w:rPr>
              <w:rFonts w:eastAsiaTheme="minorEastAsia"/>
              <w:noProof/>
              <w:lang w:eastAsia="es-CO"/>
            </w:rPr>
          </w:pPr>
          <w:hyperlink w:anchor="_Toc495507971" w:history="1">
            <w:r w:rsidR="00263FF9" w:rsidRPr="001C12A8">
              <w:rPr>
                <w:rStyle w:val="Hyperlink"/>
                <w:noProof/>
                <w:lang w:val="en-US"/>
              </w:rPr>
              <w:t>Bibliografía</w:t>
            </w:r>
            <w:r w:rsidR="00263FF9">
              <w:rPr>
                <w:noProof/>
                <w:webHidden/>
              </w:rPr>
              <w:tab/>
            </w:r>
            <w:r w:rsidR="00263FF9">
              <w:rPr>
                <w:noProof/>
                <w:webHidden/>
              </w:rPr>
              <w:fldChar w:fldCharType="begin"/>
            </w:r>
            <w:r w:rsidR="00263FF9">
              <w:rPr>
                <w:noProof/>
                <w:webHidden/>
              </w:rPr>
              <w:instrText xml:space="preserve"> PAGEREF _Toc495507971 \h </w:instrText>
            </w:r>
            <w:r w:rsidR="00263FF9">
              <w:rPr>
                <w:noProof/>
                <w:webHidden/>
              </w:rPr>
            </w:r>
            <w:r w:rsidR="00263FF9">
              <w:rPr>
                <w:noProof/>
                <w:webHidden/>
              </w:rPr>
              <w:fldChar w:fldCharType="separate"/>
            </w:r>
            <w:r w:rsidR="00263FF9">
              <w:rPr>
                <w:noProof/>
                <w:webHidden/>
              </w:rPr>
              <w:t>6</w:t>
            </w:r>
            <w:r w:rsidR="00263FF9">
              <w:rPr>
                <w:noProof/>
                <w:webHidden/>
              </w:rPr>
              <w:fldChar w:fldCharType="end"/>
            </w:r>
          </w:hyperlink>
        </w:p>
        <w:p w:rsidR="00A40F5A" w:rsidRPr="00330C88" w:rsidRDefault="00A40F5A" w:rsidP="00B97AB9">
          <w:pPr>
            <w:pStyle w:val="TOC1"/>
            <w:tabs>
              <w:tab w:val="right" w:leader="dot" w:pos="8774"/>
            </w:tabs>
            <w:rPr>
              <w:b/>
              <w:bCs/>
              <w:lang w:val="es-ES"/>
            </w:rPr>
          </w:pPr>
          <w:r>
            <w:rPr>
              <w:b/>
              <w:bCs/>
              <w:lang w:val="es-ES"/>
            </w:rPr>
            <w:fldChar w:fldCharType="end"/>
          </w:r>
        </w:p>
      </w:sdtContent>
    </w:sdt>
    <w:p w:rsidR="00330C88" w:rsidRDefault="00330C88">
      <w:r>
        <w:br w:type="page"/>
      </w:r>
    </w:p>
    <w:p w:rsidR="00330C88" w:rsidRDefault="00330C88" w:rsidP="00330C88">
      <w:pPr>
        <w:pStyle w:val="Heading1"/>
      </w:pPr>
      <w:bookmarkStart w:id="1" w:name="_Toc495507947"/>
      <w:r>
        <w:lastRenderedPageBreak/>
        <w:t>Control de Cambios</w:t>
      </w:r>
      <w:bookmarkEnd w:id="1"/>
    </w:p>
    <w:p w:rsidR="00D73709" w:rsidRPr="00D73709" w:rsidRDefault="00D73709" w:rsidP="00D73709"/>
    <w:tbl>
      <w:tblPr>
        <w:tblStyle w:val="GridTable1Light"/>
        <w:tblW w:w="9058" w:type="dxa"/>
        <w:tblLook w:val="04A0" w:firstRow="1" w:lastRow="0" w:firstColumn="1" w:lastColumn="0" w:noHBand="0" w:noVBand="1"/>
      </w:tblPr>
      <w:tblGrid>
        <w:gridCol w:w="2191"/>
        <w:gridCol w:w="1987"/>
        <w:gridCol w:w="2250"/>
        <w:gridCol w:w="2630"/>
      </w:tblGrid>
      <w:tr w:rsidR="00D73709" w:rsidTr="00D7370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Fecha</w:t>
            </w:r>
          </w:p>
        </w:tc>
        <w:tc>
          <w:tcPr>
            <w:tcW w:w="1987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Autor</w:t>
            </w:r>
          </w:p>
        </w:tc>
        <w:tc>
          <w:tcPr>
            <w:tcW w:w="225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Versión</w:t>
            </w:r>
          </w:p>
        </w:tc>
        <w:tc>
          <w:tcPr>
            <w:tcW w:w="2630" w:type="dxa"/>
          </w:tcPr>
          <w:p w:rsidR="00D73709" w:rsidRPr="00FA095E" w:rsidRDefault="00D73709" w:rsidP="0003360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</w:pPr>
            <w:r w:rsidRPr="00FA095E">
              <w:rPr>
                <w:rFonts w:ascii="Calibri Light" w:eastAsia="Times New Roman" w:hAnsi="Calibri Light"/>
                <w:b w:val="0"/>
                <w:bCs w:val="0"/>
                <w:color w:val="2E74B5"/>
                <w:szCs w:val="28"/>
              </w:rPr>
              <w:t>Comentarios</w:t>
            </w:r>
          </w:p>
        </w:tc>
      </w:tr>
      <w:tr w:rsidR="00D73709" w:rsidTr="00D7370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1" w:type="dxa"/>
          </w:tcPr>
          <w:p w:rsidR="00D73709" w:rsidRPr="00FA095E" w:rsidRDefault="00D73709" w:rsidP="00033603">
            <w:pPr>
              <w:jc w:val="center"/>
              <w:rPr>
                <w:b w:val="0"/>
                <w:bCs w:val="0"/>
              </w:rPr>
            </w:pPr>
          </w:p>
        </w:tc>
        <w:tc>
          <w:tcPr>
            <w:tcW w:w="1987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250" w:type="dxa"/>
          </w:tcPr>
          <w:p w:rsidR="00D73709" w:rsidRDefault="00D73709" w:rsidP="0003360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2630" w:type="dxa"/>
          </w:tcPr>
          <w:p w:rsidR="00D73709" w:rsidRDefault="00D73709" w:rsidP="0003360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D73709" w:rsidRPr="00D73709" w:rsidRDefault="00D73709" w:rsidP="00D73709"/>
    <w:p w:rsidR="00A40F5A" w:rsidRDefault="00A40F5A">
      <w:r>
        <w:br w:type="page"/>
      </w:r>
    </w:p>
    <w:p w:rsidR="00B97AB9" w:rsidRPr="00C67D71" w:rsidRDefault="00B97AB9" w:rsidP="00C67D71">
      <w:pPr>
        <w:pStyle w:val="Heading1"/>
      </w:pPr>
      <w:bookmarkStart w:id="2" w:name="_Toc495507948"/>
      <w:r w:rsidRPr="00C67D71">
        <w:lastRenderedPageBreak/>
        <w:t>Introducción</w:t>
      </w:r>
      <w:bookmarkEnd w:id="2"/>
    </w:p>
    <w:p w:rsidR="00B97AB9" w:rsidRDefault="00B97AB9" w:rsidP="00C67D71">
      <w:pPr>
        <w:pStyle w:val="Heading2"/>
      </w:pPr>
      <w:bookmarkStart w:id="3" w:name="_Toc495507949"/>
      <w:r w:rsidRPr="00B97AB9">
        <w:t>Propósito y Alcance</w:t>
      </w:r>
      <w:bookmarkEnd w:id="3"/>
    </w:p>
    <w:p w:rsidR="00B97AB9" w:rsidRPr="00B97AB9" w:rsidRDefault="00B97AB9" w:rsidP="00C67D71">
      <w:pPr>
        <w:pStyle w:val="Heading2"/>
      </w:pPr>
      <w:bookmarkStart w:id="4" w:name="_Toc495507950"/>
      <w:r w:rsidRPr="00B97AB9">
        <w:t>Definiciones, Acrónimos y Abrevia</w:t>
      </w:r>
      <w:r>
        <w:t>ciones</w:t>
      </w:r>
      <w:bookmarkEnd w:id="4"/>
    </w:p>
    <w:p w:rsidR="00B97AB9" w:rsidRPr="00B97AB9" w:rsidRDefault="00B97AB9" w:rsidP="00C67D71">
      <w:pPr>
        <w:pStyle w:val="Heading2"/>
      </w:pPr>
      <w:bookmarkStart w:id="5" w:name="_Toc495507951"/>
      <w:r>
        <w:t>Organización del Documento</w:t>
      </w:r>
      <w:bookmarkEnd w:id="5"/>
    </w:p>
    <w:p w:rsidR="00B97AB9" w:rsidRPr="00B97AB9" w:rsidRDefault="00B97AB9" w:rsidP="00C67D71">
      <w:pPr>
        <w:pStyle w:val="Heading2"/>
      </w:pPr>
      <w:bookmarkStart w:id="6" w:name="_Toc495507952"/>
      <w:r>
        <w:t>R</w:t>
      </w:r>
      <w:r w:rsidRPr="00B97AB9">
        <w:t xml:space="preserve">epresentación de </w:t>
      </w:r>
      <w:proofErr w:type="spellStart"/>
      <w:r w:rsidRPr="00B97AB9">
        <w:t>Stalkeholders</w:t>
      </w:r>
      <w:bookmarkEnd w:id="6"/>
      <w:proofErr w:type="spellEnd"/>
    </w:p>
    <w:p w:rsidR="00B97AB9" w:rsidRPr="00B97AB9" w:rsidRDefault="00B97AB9" w:rsidP="00C67D71">
      <w:pPr>
        <w:pStyle w:val="Heading2"/>
      </w:pPr>
      <w:bookmarkStart w:id="7" w:name="_Toc495507953"/>
      <w:r w:rsidRPr="00B97AB9">
        <w:t>Definiciones de Puntos de Vista</w:t>
      </w:r>
      <w:bookmarkEnd w:id="7"/>
    </w:p>
    <w:p w:rsidR="00B97AB9" w:rsidRPr="00B97AB9" w:rsidRDefault="00B97AB9" w:rsidP="00C67D71">
      <w:pPr>
        <w:pStyle w:val="Heading3"/>
      </w:pPr>
      <w:bookmarkStart w:id="8" w:name="_Toc495507954"/>
      <w:r w:rsidRPr="00B97AB9">
        <w:t>Punto de Vista Gerencial</w:t>
      </w:r>
      <w:bookmarkEnd w:id="8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B97AB9" w:rsidRPr="00B97AB9" w:rsidRDefault="00B97AB9" w:rsidP="00C67D71">
      <w:pPr>
        <w:pStyle w:val="Heading4"/>
      </w:pPr>
      <w:proofErr w:type="spellStart"/>
      <w:r w:rsidRPr="00B97AB9">
        <w:t>Stakeholders</w:t>
      </w:r>
      <w:proofErr w:type="spellEnd"/>
      <w:r w:rsidRPr="00B97AB9">
        <w:t xml:space="preserve"> y sus Necesidades</w:t>
      </w:r>
    </w:p>
    <w:p w:rsidR="00B97AB9" w:rsidRPr="00B97AB9" w:rsidRDefault="00B97AB9" w:rsidP="00C67D71">
      <w:pPr>
        <w:pStyle w:val="Heading4"/>
      </w:pPr>
      <w:r w:rsidRPr="00B97AB9">
        <w:t>Lenguajes para Representar las Vistas</w:t>
      </w:r>
    </w:p>
    <w:p w:rsidR="00B97AB9" w:rsidRPr="00B97AB9" w:rsidRDefault="00B97AB9" w:rsidP="00C67D71">
      <w:pPr>
        <w:pStyle w:val="Heading3"/>
      </w:pPr>
      <w:bookmarkStart w:id="9" w:name="_Toc495507955"/>
      <w:r w:rsidRPr="00B97AB9">
        <w:t>Punto de Vista Lógica de Negocio</w:t>
      </w:r>
      <w:bookmarkEnd w:id="9"/>
    </w:p>
    <w:p w:rsidR="00B97AB9" w:rsidRPr="00B97AB9" w:rsidRDefault="00B97AB9" w:rsidP="00C67D71">
      <w:pPr>
        <w:pStyle w:val="Heading4"/>
      </w:pPr>
      <w:r w:rsidRPr="00B97AB9">
        <w:t>Descripción</w:t>
      </w:r>
    </w:p>
    <w:p w:rsidR="00C67D71" w:rsidRDefault="00B97AB9" w:rsidP="00C67D71">
      <w:pPr>
        <w:pStyle w:val="Heading4"/>
      </w:pPr>
      <w:proofErr w:type="spellStart"/>
      <w:r w:rsidRPr="00B97AB9">
        <w:t>Stakeholders</w:t>
      </w:r>
      <w:proofErr w:type="spellEnd"/>
      <w:r w:rsidRPr="00B97AB9">
        <w:t xml:space="preserve"> y sus Necesidades</w:t>
      </w:r>
    </w:p>
    <w:p w:rsidR="00C67D71" w:rsidRDefault="00B97AB9" w:rsidP="00C67D71">
      <w:pPr>
        <w:pStyle w:val="Heading4"/>
      </w:pPr>
      <w:r w:rsidRPr="00B97AB9">
        <w:t xml:space="preserve"> Lenguajes para Representar las Vistas</w:t>
      </w:r>
    </w:p>
    <w:p w:rsidR="00B97AB9" w:rsidRPr="00B97AB9" w:rsidRDefault="00B97AB9" w:rsidP="00C67D71">
      <w:pPr>
        <w:pStyle w:val="Heading3"/>
      </w:pPr>
      <w:bookmarkStart w:id="10" w:name="_Toc495507956"/>
      <w:r w:rsidRPr="00B97AB9">
        <w:t>Punto de Vista Técnico</w:t>
      </w:r>
      <w:bookmarkEnd w:id="10"/>
    </w:p>
    <w:p w:rsidR="00B97AB9" w:rsidRPr="00C67D71" w:rsidRDefault="00B97AB9" w:rsidP="00C67D71">
      <w:pPr>
        <w:pStyle w:val="Heading4"/>
      </w:pPr>
      <w:r w:rsidRPr="00C67D71">
        <w:t>Descripción</w:t>
      </w:r>
    </w:p>
    <w:p w:rsidR="00B97AB9" w:rsidRPr="00C67D71" w:rsidRDefault="00B97AB9" w:rsidP="00C67D71">
      <w:pPr>
        <w:pStyle w:val="Heading4"/>
      </w:pPr>
      <w:proofErr w:type="spellStart"/>
      <w:r w:rsidRPr="00C67D71">
        <w:t>Stakeholders</w:t>
      </w:r>
      <w:proofErr w:type="spellEnd"/>
      <w:r w:rsidRPr="00C67D71">
        <w:t xml:space="preserve"> y sus Necesidades</w:t>
      </w:r>
    </w:p>
    <w:p w:rsidR="00B97AB9" w:rsidRDefault="00B97AB9" w:rsidP="00C67D71">
      <w:pPr>
        <w:pStyle w:val="Heading4"/>
      </w:pPr>
      <w:r w:rsidRPr="00C67D71">
        <w:t>Lenguajes para Representar las Vistas</w:t>
      </w:r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1" w:name="_Toc495507957"/>
      <w:r w:rsidRPr="00B97AB9">
        <w:t>Antecedentes de la Arquitectura</w:t>
      </w:r>
      <w:bookmarkEnd w:id="11"/>
    </w:p>
    <w:p w:rsidR="00B97AB9" w:rsidRPr="00B97AB9" w:rsidRDefault="00B97AB9" w:rsidP="00B97AB9">
      <w:pPr>
        <w:pStyle w:val="Heading2"/>
      </w:pPr>
      <w:bookmarkStart w:id="12" w:name="_Toc495507958"/>
      <w:r w:rsidRPr="00B97AB9">
        <w:t>Antecedentes del Problema</w:t>
      </w:r>
      <w:bookmarkEnd w:id="12"/>
    </w:p>
    <w:p w:rsidR="00B97AB9" w:rsidRPr="00B97AB9" w:rsidRDefault="00B97AB9" w:rsidP="00C67D71">
      <w:pPr>
        <w:pStyle w:val="Heading3"/>
      </w:pPr>
      <w:r w:rsidRPr="00B97AB9">
        <w:t xml:space="preserve"> </w:t>
      </w:r>
      <w:bookmarkStart w:id="13" w:name="_Toc495507959"/>
      <w:r w:rsidRPr="00B97AB9">
        <w:t>Visión Genera</w:t>
      </w:r>
      <w:r>
        <w:t>l del Sistema</w:t>
      </w:r>
      <w:bookmarkEnd w:id="13"/>
    </w:p>
    <w:p w:rsidR="00B97AB9" w:rsidRDefault="00B97AB9" w:rsidP="00C67D71">
      <w:pPr>
        <w:pStyle w:val="Heading3"/>
      </w:pPr>
      <w:bookmarkStart w:id="14" w:name="_Toc495507960"/>
      <w:r w:rsidRPr="00B97AB9">
        <w:t>Objetivos y Contexto</w:t>
      </w:r>
      <w:bookmarkEnd w:id="14"/>
    </w:p>
    <w:p w:rsidR="00C67D71" w:rsidRPr="00C67D71" w:rsidRDefault="00C67D71" w:rsidP="00C67D71"/>
    <w:p w:rsidR="00B97AB9" w:rsidRPr="00B97AB9" w:rsidRDefault="00B97AB9" w:rsidP="00B97AB9">
      <w:pPr>
        <w:pStyle w:val="Heading1"/>
      </w:pPr>
      <w:bookmarkStart w:id="15" w:name="_Toc495507961"/>
      <w:r w:rsidRPr="00B97AB9">
        <w:lastRenderedPageBreak/>
        <w:t>Vistas</w:t>
      </w:r>
      <w:bookmarkEnd w:id="15"/>
    </w:p>
    <w:p w:rsidR="00B97AB9" w:rsidRDefault="00B97AB9" w:rsidP="00263FF9">
      <w:pPr>
        <w:pStyle w:val="Heading2"/>
      </w:pPr>
      <w:bookmarkStart w:id="16" w:name="_Toc495507962"/>
      <w:r w:rsidRPr="00B97AB9">
        <w:t>Vistas Estructurale</w:t>
      </w:r>
      <w:r>
        <w:t>s</w:t>
      </w:r>
      <w:bookmarkEnd w:id="16"/>
    </w:p>
    <w:p w:rsidR="00B97AB9" w:rsidRPr="00B97AB9" w:rsidRDefault="00B97AB9" w:rsidP="00263FF9">
      <w:pPr>
        <w:pStyle w:val="Heading2"/>
      </w:pPr>
      <w:bookmarkStart w:id="17" w:name="_Toc495507963"/>
      <w:r w:rsidRPr="00B97AB9">
        <w:t>Vista de Componentes</w:t>
      </w:r>
      <w:bookmarkEnd w:id="17"/>
    </w:p>
    <w:p w:rsidR="00B97AB9" w:rsidRPr="00B97AB9" w:rsidRDefault="00B97AB9" w:rsidP="00263FF9">
      <w:pPr>
        <w:pStyle w:val="Heading3"/>
      </w:pPr>
      <w:bookmarkStart w:id="18" w:name="_Toc495507964"/>
      <w:r w:rsidRPr="00B97AB9">
        <w:t>Capa de Utilitarios</w:t>
      </w:r>
      <w:bookmarkEnd w:id="18"/>
    </w:p>
    <w:p w:rsidR="00B97AB9" w:rsidRPr="00B97AB9" w:rsidRDefault="00B97AB9" w:rsidP="00263FF9">
      <w:pPr>
        <w:pStyle w:val="Heading3"/>
      </w:pPr>
      <w:bookmarkStart w:id="19" w:name="_Toc495507965"/>
      <w:r w:rsidRPr="00B97AB9">
        <w:t>Capa de Acceso a Datos</w:t>
      </w:r>
      <w:bookmarkEnd w:id="19"/>
      <w:r>
        <w:t xml:space="preserve"> </w:t>
      </w:r>
    </w:p>
    <w:p w:rsidR="00B97AB9" w:rsidRPr="00B97AB9" w:rsidRDefault="00B97AB9" w:rsidP="00263FF9">
      <w:pPr>
        <w:pStyle w:val="Heading3"/>
      </w:pPr>
      <w:bookmarkStart w:id="20" w:name="_Toc495507966"/>
      <w:r>
        <w:t>Capa de Negocio</w:t>
      </w:r>
      <w:bookmarkEnd w:id="20"/>
    </w:p>
    <w:p w:rsidR="00B97AB9" w:rsidRPr="00B97AB9" w:rsidRDefault="00B97AB9" w:rsidP="00263FF9">
      <w:pPr>
        <w:pStyle w:val="Heading3"/>
      </w:pPr>
      <w:bookmarkStart w:id="21" w:name="_Toc495507967"/>
      <w:r>
        <w:t>Capa de Presentación</w:t>
      </w:r>
      <w:bookmarkEnd w:id="21"/>
    </w:p>
    <w:p w:rsidR="00B97AB9" w:rsidRDefault="00B97AB9" w:rsidP="00263FF9">
      <w:pPr>
        <w:pStyle w:val="Heading2"/>
      </w:pPr>
      <w:bookmarkStart w:id="22" w:name="_Toc495507968"/>
      <w:r w:rsidRPr="00B97AB9">
        <w:t>Vista de Despliegue</w:t>
      </w:r>
      <w:bookmarkEnd w:id="22"/>
    </w:p>
    <w:p w:rsidR="00C67D71" w:rsidRPr="00C67D71" w:rsidRDefault="00C67D71" w:rsidP="00C67D71"/>
    <w:p w:rsidR="00B97AB9" w:rsidRPr="00527A6B" w:rsidRDefault="00B97AB9" w:rsidP="00B97AB9">
      <w:pPr>
        <w:pStyle w:val="Heading1"/>
        <w:rPr>
          <w:lang w:val="en-US"/>
        </w:rPr>
      </w:pPr>
      <w:bookmarkStart w:id="23" w:name="_Toc495507969"/>
      <w:proofErr w:type="spellStart"/>
      <w:r w:rsidRPr="00527A6B">
        <w:rPr>
          <w:lang w:val="en-US"/>
        </w:rPr>
        <w:t>Referencias</w:t>
      </w:r>
      <w:bookmarkEnd w:id="23"/>
      <w:proofErr w:type="spellEnd"/>
      <w:r w:rsidRPr="00527A6B">
        <w:rPr>
          <w:lang w:val="en-US"/>
        </w:rPr>
        <w:t xml:space="preserve"> </w:t>
      </w:r>
    </w:p>
    <w:p w:rsidR="00C67D71" w:rsidRPr="00527A6B" w:rsidRDefault="00C67D71" w:rsidP="00C67D71">
      <w:pPr>
        <w:rPr>
          <w:lang w:val="en-US"/>
        </w:rPr>
      </w:pPr>
    </w:p>
    <w:p w:rsidR="00FA255C" w:rsidRPr="00527A6B" w:rsidRDefault="00FA255C" w:rsidP="00B97AB9">
      <w:pPr>
        <w:pStyle w:val="Heading1"/>
        <w:rPr>
          <w:lang w:val="en-US"/>
        </w:rPr>
      </w:pPr>
      <w:bookmarkStart w:id="24" w:name="_Toc495507970"/>
      <w:proofErr w:type="spellStart"/>
      <w:r w:rsidRPr="00527A6B">
        <w:rPr>
          <w:lang w:val="en-US"/>
        </w:rPr>
        <w:t>Glosario</w:t>
      </w:r>
      <w:bookmarkEnd w:id="24"/>
      <w:proofErr w:type="spellEnd"/>
    </w:p>
    <w:p w:rsidR="00FA255C" w:rsidRPr="00527A6B" w:rsidRDefault="00FA255C" w:rsidP="00FA255C">
      <w:pPr>
        <w:rPr>
          <w:lang w:val="en-US"/>
        </w:rPr>
      </w:pPr>
    </w:p>
    <w:p w:rsidR="00FA255C" w:rsidRPr="00527A6B" w:rsidRDefault="00FA255C">
      <w:pPr>
        <w:rPr>
          <w:lang w:val="en-US"/>
        </w:rPr>
      </w:pPr>
      <w:r w:rsidRPr="00527A6B">
        <w:rPr>
          <w:lang w:val="en-US"/>
        </w:rPr>
        <w:br w:type="page"/>
      </w:r>
    </w:p>
    <w:p w:rsidR="00FA255C" w:rsidRPr="006A2A7D" w:rsidRDefault="00FA255C" w:rsidP="00FA255C">
      <w:pPr>
        <w:pStyle w:val="Heading1"/>
        <w:rPr>
          <w:lang w:val="en-US"/>
        </w:rPr>
      </w:pPr>
      <w:bookmarkStart w:id="25" w:name="_Toc495507971"/>
      <w:proofErr w:type="spellStart"/>
      <w:r w:rsidRPr="006A2A7D">
        <w:rPr>
          <w:lang w:val="en-US"/>
        </w:rPr>
        <w:lastRenderedPageBreak/>
        <w:t>Bibliografía</w:t>
      </w:r>
      <w:bookmarkEnd w:id="25"/>
      <w:proofErr w:type="spellEnd"/>
    </w:p>
    <w:p w:rsidR="006A2A7D" w:rsidRPr="006A2A7D" w:rsidRDefault="006A2A7D" w:rsidP="006A2A7D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lang w:val="en-US"/>
        </w:rPr>
      </w:pPr>
      <w:r>
        <w:fldChar w:fldCharType="begin" w:fldLock="1"/>
      </w:r>
      <w:r w:rsidRPr="006A2A7D">
        <w:rPr>
          <w:lang w:val="en-US"/>
        </w:rPr>
        <w:instrText xml:space="preserve">ADDIN Mendeley Bibliography CSL_BIBLIOGRAPHY </w:instrText>
      </w:r>
      <w:r>
        <w:fldChar w:fldCharType="separate"/>
      </w:r>
      <w:r w:rsidRPr="006A2A7D">
        <w:rPr>
          <w:rFonts w:ascii="Calibri" w:hAnsi="Calibri" w:cs="Calibri"/>
          <w:noProof/>
          <w:szCs w:val="24"/>
          <w:lang w:val="en-US"/>
        </w:rPr>
        <w:t>Use the "Insert Citation" button to add citations to this document</w:t>
      </w:r>
    </w:p>
    <w:p w:rsidR="00FA255C" w:rsidRPr="006A2A7D" w:rsidRDefault="006A2A7D" w:rsidP="00FA255C">
      <w:pPr>
        <w:rPr>
          <w:lang w:val="en-US"/>
        </w:rPr>
      </w:pPr>
      <w:r>
        <w:fldChar w:fldCharType="end"/>
      </w:r>
    </w:p>
    <w:sectPr w:rsidR="00FA255C" w:rsidRPr="006A2A7D" w:rsidSect="00330C88">
      <w:headerReference w:type="default" r:id="rId8"/>
      <w:footerReference w:type="default" r:id="rId9"/>
      <w:pgSz w:w="12240" w:h="15840" w:code="1"/>
      <w:pgMar w:top="1728" w:right="1152" w:bottom="1728" w:left="2304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85775" w:rsidRDefault="00E85775" w:rsidP="00A40F5A">
      <w:pPr>
        <w:spacing w:after="0" w:line="240" w:lineRule="auto"/>
      </w:pPr>
      <w:r>
        <w:separator/>
      </w:r>
    </w:p>
  </w:endnote>
  <w:endnote w:type="continuationSeparator" w:id="0">
    <w:p w:rsidR="00E85775" w:rsidRDefault="00E85775" w:rsidP="00A40F5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Look w:val="04A0" w:firstRow="1" w:lastRow="0" w:firstColumn="1" w:lastColumn="0" w:noHBand="0" w:noVBand="1"/>
    </w:tblPr>
    <w:tblGrid>
      <w:gridCol w:w="2925"/>
      <w:gridCol w:w="2924"/>
      <w:gridCol w:w="2925"/>
    </w:tblGrid>
    <w:tr w:rsidR="00330C88" w:rsidRPr="00FA255C" w:rsidTr="00330C88"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>Nombre del Software:</w:t>
          </w:r>
        </w:p>
      </w:tc>
      <w:tc>
        <w:tcPr>
          <w:tcW w:w="2924" w:type="dxa"/>
        </w:tcPr>
        <w:p w:rsidR="00FA255C" w:rsidRDefault="00330C88" w:rsidP="00330C88">
          <w:pPr>
            <w:pStyle w:val="Footer"/>
            <w:rPr>
              <w:b/>
              <w:sz w:val="18"/>
            </w:rPr>
          </w:pPr>
          <w:r w:rsidRPr="00FA255C">
            <w:rPr>
              <w:b/>
              <w:sz w:val="18"/>
            </w:rPr>
            <w:t xml:space="preserve">Desarrollado por: </w:t>
          </w:r>
        </w:p>
        <w:p w:rsidR="00330C88" w:rsidRPr="00FA255C" w:rsidRDefault="00D73709" w:rsidP="00330C88">
          <w:pPr>
            <w:pStyle w:val="Footer"/>
            <w:rPr>
              <w:sz w:val="18"/>
            </w:rPr>
          </w:pPr>
          <w:r w:rsidRPr="00FA255C">
            <w:rPr>
              <w:sz w:val="18"/>
            </w:rPr>
            <w:t xml:space="preserve">Diego Alberto Rincón Yáñez </w:t>
          </w:r>
          <w:proofErr w:type="spellStart"/>
          <w:r w:rsidRPr="00FA255C">
            <w:rPr>
              <w:sz w:val="18"/>
            </w:rPr>
            <w:t>MCSc</w:t>
          </w:r>
          <w:proofErr w:type="spellEnd"/>
        </w:p>
      </w:tc>
      <w:tc>
        <w:tcPr>
          <w:tcW w:w="2925" w:type="dxa"/>
        </w:tcPr>
        <w:p w:rsidR="00330C88" w:rsidRPr="00FA255C" w:rsidRDefault="00330C88" w:rsidP="00330C88">
          <w:pPr>
            <w:pStyle w:val="Footer"/>
            <w:rPr>
              <w:b/>
              <w:sz w:val="18"/>
            </w:rPr>
          </w:pPr>
        </w:p>
      </w:tc>
    </w:tr>
  </w:tbl>
  <w:sdt>
    <w:sdtPr>
      <w:id w:val="-1019159258"/>
      <w:docPartObj>
        <w:docPartGallery w:val="Page Numbers (Bottom of Page)"/>
        <w:docPartUnique/>
      </w:docPartObj>
    </w:sdtPr>
    <w:sdtEndPr/>
    <w:sdtContent>
      <w:p w:rsidR="00EB69CB" w:rsidRDefault="00330C88" w:rsidP="00330C88">
        <w:pPr>
          <w:pStyle w:val="Footer"/>
          <w:jc w:val="center"/>
        </w:pPr>
        <w:r>
          <w:fldChar w:fldCharType="begin"/>
        </w:r>
        <w:r w:rsidRPr="00330C88">
          <w:instrText>PAGE   \* MERGEFORMAT</w:instrText>
        </w:r>
        <w:r>
          <w:fldChar w:fldCharType="separate"/>
        </w:r>
        <w:r w:rsidR="00B92DDB" w:rsidRPr="00B92DDB">
          <w:rPr>
            <w:noProof/>
            <w:lang w:val="es-ES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85775" w:rsidRDefault="00E85775" w:rsidP="00A40F5A">
      <w:pPr>
        <w:spacing w:after="0" w:line="240" w:lineRule="auto"/>
      </w:pPr>
      <w:r>
        <w:separator/>
      </w:r>
    </w:p>
  </w:footnote>
  <w:footnote w:type="continuationSeparator" w:id="0">
    <w:p w:rsidR="00E85775" w:rsidRDefault="00E85775" w:rsidP="00A40F5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eGrid"/>
      <w:tblW w:w="0" w:type="auto"/>
      <w:tblInd w:w="-431" w:type="dxa"/>
      <w:tblCellMar>
        <w:top w:w="72" w:type="dxa"/>
        <w:left w:w="115" w:type="dxa"/>
        <w:bottom w:w="72" w:type="dxa"/>
        <w:right w:w="115" w:type="dxa"/>
      </w:tblCellMar>
      <w:tblLook w:val="04A0" w:firstRow="1" w:lastRow="0" w:firstColumn="1" w:lastColumn="0" w:noHBand="0" w:noVBand="1"/>
    </w:tblPr>
    <w:tblGrid>
      <w:gridCol w:w="3693"/>
      <w:gridCol w:w="3961"/>
      <w:gridCol w:w="1551"/>
    </w:tblGrid>
    <w:tr w:rsidR="00330C88" w:rsidTr="00B92DDB">
      <w:tc>
        <w:tcPr>
          <w:tcW w:w="3693" w:type="dxa"/>
        </w:tcPr>
        <w:p w:rsidR="00EB69CB" w:rsidRDefault="00B92DDB">
          <w:pPr>
            <w:pStyle w:val="Header"/>
          </w:pPr>
          <w:r>
            <w:rPr>
              <w:noProof/>
              <w:lang w:eastAsia="es-CO"/>
            </w:rPr>
            <w:drawing>
              <wp:inline distT="0" distB="0" distL="0" distR="0" wp14:anchorId="3B476E01" wp14:editId="3E53EC63">
                <wp:extent cx="2199454" cy="698835"/>
                <wp:effectExtent l="0" t="0" r="0" b="0"/>
                <wp:docPr id="3" name="Picture 3" descr="Image result for politecnico grancolombian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Image result for politecnico grancolombian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310038" cy="733971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961" w:type="dxa"/>
          <w:vAlign w:val="center"/>
        </w:tcPr>
        <w:p w:rsidR="00EB69CB" w:rsidRPr="00330C88" w:rsidRDefault="00330C88" w:rsidP="00112BD0">
          <w:pPr>
            <w:pStyle w:val="Header"/>
            <w:jc w:val="center"/>
            <w:rPr>
              <w:sz w:val="28"/>
            </w:rPr>
          </w:pPr>
          <w:r>
            <w:rPr>
              <w:sz w:val="28"/>
            </w:rPr>
            <w:t xml:space="preserve">Documento de </w:t>
          </w:r>
          <w:r w:rsidR="00112BD0">
            <w:rPr>
              <w:sz w:val="28"/>
            </w:rPr>
            <w:t>Arquitectura de</w:t>
          </w:r>
          <w:r>
            <w:rPr>
              <w:sz w:val="28"/>
            </w:rPr>
            <w:t xml:space="preserve"> Software</w:t>
          </w:r>
        </w:p>
      </w:tc>
      <w:tc>
        <w:tcPr>
          <w:tcW w:w="1551" w:type="dxa"/>
          <w:vAlign w:val="center"/>
        </w:tcPr>
        <w:p w:rsidR="00EB69CB" w:rsidRPr="00330C88" w:rsidRDefault="00330C88" w:rsidP="00330C88">
          <w:pPr>
            <w:jc w:val="center"/>
          </w:pPr>
          <w:r>
            <w:t>V1</w:t>
          </w:r>
          <w:r w:rsidR="00112BD0">
            <w:t>.</w:t>
          </w:r>
          <w:r>
            <w:t>0</w:t>
          </w:r>
        </w:p>
      </w:tc>
    </w:tr>
  </w:tbl>
  <w:p w:rsidR="00EB69CB" w:rsidRDefault="00EB69CB" w:rsidP="00330C88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0F5A"/>
    <w:rsid w:val="00053040"/>
    <w:rsid w:val="00112BD0"/>
    <w:rsid w:val="00263FF9"/>
    <w:rsid w:val="00330C88"/>
    <w:rsid w:val="003F1713"/>
    <w:rsid w:val="004248A2"/>
    <w:rsid w:val="00527A6B"/>
    <w:rsid w:val="00637510"/>
    <w:rsid w:val="006A2A7D"/>
    <w:rsid w:val="006B1555"/>
    <w:rsid w:val="006C4239"/>
    <w:rsid w:val="00A40F5A"/>
    <w:rsid w:val="00B508DC"/>
    <w:rsid w:val="00B92DDB"/>
    <w:rsid w:val="00B97AB9"/>
    <w:rsid w:val="00C67D71"/>
    <w:rsid w:val="00CB448B"/>
    <w:rsid w:val="00D73709"/>
    <w:rsid w:val="00E85775"/>
    <w:rsid w:val="00EB69CB"/>
    <w:rsid w:val="00FA2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75C0765F-4822-439F-A55F-F18F8BB08F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40F5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40F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97A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97A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0F5A"/>
  </w:style>
  <w:style w:type="paragraph" w:styleId="Footer">
    <w:name w:val="footer"/>
    <w:basedOn w:val="Normal"/>
    <w:link w:val="FooterChar"/>
    <w:uiPriority w:val="99"/>
    <w:unhideWhenUsed/>
    <w:rsid w:val="00A40F5A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0F5A"/>
  </w:style>
  <w:style w:type="paragraph" w:styleId="TOCHeading">
    <w:name w:val="TOC Heading"/>
    <w:basedOn w:val="Heading1"/>
    <w:next w:val="Normal"/>
    <w:uiPriority w:val="39"/>
    <w:unhideWhenUsed/>
    <w:qFormat/>
    <w:rsid w:val="00A40F5A"/>
    <w:pPr>
      <w:outlineLvl w:val="9"/>
    </w:pPr>
    <w:rPr>
      <w:lang w:eastAsia="es-CO"/>
    </w:rPr>
  </w:style>
  <w:style w:type="paragraph" w:styleId="TOC1">
    <w:name w:val="toc 1"/>
    <w:basedOn w:val="Normal"/>
    <w:next w:val="Normal"/>
    <w:autoRedefine/>
    <w:uiPriority w:val="39"/>
    <w:unhideWhenUsed/>
    <w:rsid w:val="00A40F5A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A40F5A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40F5A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rsid w:val="00EB69CB"/>
    <w:pPr>
      <w:spacing w:after="100"/>
      <w:ind w:left="220"/>
    </w:pPr>
  </w:style>
  <w:style w:type="table" w:styleId="TableGrid">
    <w:name w:val="Table Grid"/>
    <w:basedOn w:val="TableNormal"/>
    <w:uiPriority w:val="39"/>
    <w:rsid w:val="00EB69CB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GridTable1Light">
    <w:name w:val="Grid Table 1 Light"/>
    <w:basedOn w:val="TableNormal"/>
    <w:uiPriority w:val="46"/>
    <w:rsid w:val="00D73709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Heading3Char">
    <w:name w:val="Heading 3 Char"/>
    <w:basedOn w:val="DefaultParagraphFont"/>
    <w:link w:val="Heading3"/>
    <w:uiPriority w:val="9"/>
    <w:rsid w:val="00B97AB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B97AB9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TOC3">
    <w:name w:val="toc 3"/>
    <w:basedOn w:val="Normal"/>
    <w:next w:val="Normal"/>
    <w:autoRedefine/>
    <w:uiPriority w:val="39"/>
    <w:unhideWhenUsed/>
    <w:rsid w:val="00C67D7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580AB21-662B-41AB-9D3B-803E0C5D0A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6</Pages>
  <Words>507</Words>
  <Characters>2794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ego Alberto Rincon Yañez</dc:creator>
  <cp:keywords/>
  <dc:description/>
  <cp:lastModifiedBy>d1egoprog</cp:lastModifiedBy>
  <cp:revision>8</cp:revision>
  <dcterms:created xsi:type="dcterms:W3CDTF">2017-05-23T19:26:00Z</dcterms:created>
  <dcterms:modified xsi:type="dcterms:W3CDTF">2018-04-11T23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59df177-c47e-3d43-9557-4c0b9eb03795</vt:lpwstr>
  </property>
  <property fmtid="{D5CDD505-2E9C-101B-9397-08002B2CF9AE}" pid="4" name="Mendeley Citation Style_1">
    <vt:lpwstr>http://www.zotero.org/styles/computing-surveys</vt:lpwstr>
  </property>
  <property fmtid="{D5CDD505-2E9C-101B-9397-08002B2CF9AE}" pid="5" name="Mendeley Recent Style Id 0_1">
    <vt:lpwstr>http://www.zotero.org/styles/computing-surveys</vt:lpwstr>
  </property>
  <property fmtid="{D5CDD505-2E9C-101B-9397-08002B2CF9AE}" pid="6" name="Mendeley Recent Style Name 0_1">
    <vt:lpwstr>ACM Computing Surveys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